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64E01D" w14:textId="6936D19D" w:rsidR="00EF7279" w:rsidRDefault="001B19F3" w:rsidP="00971D25">
      <w:pPr>
        <w:spacing w:after="0" w:line="240" w:lineRule="auto"/>
        <w:jc w:val="center"/>
        <w:rPr>
          <w:b/>
          <w:bCs/>
        </w:rPr>
      </w:pPr>
      <w:r>
        <w:rPr>
          <w:b/>
          <w:bCs/>
        </w:rPr>
        <w:t>С</w:t>
      </w:r>
      <w:r w:rsidR="0025354E" w:rsidRPr="0025354E">
        <w:rPr>
          <w:b/>
          <w:bCs/>
        </w:rPr>
        <w:t>орбци</w:t>
      </w:r>
      <w:r>
        <w:rPr>
          <w:b/>
          <w:bCs/>
        </w:rPr>
        <w:t xml:space="preserve">онное концентрирование </w:t>
      </w:r>
      <w:r w:rsidR="007F2671" w:rsidRPr="007F2671">
        <w:rPr>
          <w:b/>
          <w:bCs/>
        </w:rPr>
        <w:t>пищевых красителей E110</w:t>
      </w:r>
      <w:r w:rsidR="007F2671">
        <w:rPr>
          <w:b/>
          <w:bCs/>
        </w:rPr>
        <w:t xml:space="preserve"> и</w:t>
      </w:r>
      <w:r w:rsidR="007F2671" w:rsidRPr="007F2671">
        <w:rPr>
          <w:b/>
          <w:bCs/>
        </w:rPr>
        <w:t xml:space="preserve"> E122 </w:t>
      </w:r>
      <w:proofErr w:type="spellStart"/>
      <w:r w:rsidR="0025354E" w:rsidRPr="0025354E">
        <w:rPr>
          <w:b/>
          <w:bCs/>
        </w:rPr>
        <w:t>нановолокном</w:t>
      </w:r>
      <w:proofErr w:type="spellEnd"/>
      <w:r w:rsidR="0025354E" w:rsidRPr="0025354E">
        <w:rPr>
          <w:b/>
          <w:bCs/>
        </w:rPr>
        <w:t xml:space="preserve"> на основе полиамида-6</w:t>
      </w:r>
      <w:r>
        <w:rPr>
          <w:b/>
          <w:bCs/>
        </w:rPr>
        <w:t xml:space="preserve"> с последующим</w:t>
      </w:r>
      <w:r w:rsidR="006132E9">
        <w:rPr>
          <w:b/>
          <w:bCs/>
        </w:rPr>
        <w:t xml:space="preserve"> </w:t>
      </w:r>
      <w:proofErr w:type="spellStart"/>
      <w:r w:rsidR="006132E9">
        <w:rPr>
          <w:b/>
          <w:bCs/>
        </w:rPr>
        <w:t>хемометрическ</w:t>
      </w:r>
      <w:r>
        <w:rPr>
          <w:b/>
          <w:bCs/>
        </w:rPr>
        <w:t>им</w:t>
      </w:r>
      <w:proofErr w:type="spellEnd"/>
      <w:r w:rsidR="006132E9">
        <w:rPr>
          <w:b/>
          <w:bCs/>
        </w:rPr>
        <w:t xml:space="preserve"> определение</w:t>
      </w:r>
      <w:r>
        <w:rPr>
          <w:b/>
          <w:bCs/>
        </w:rPr>
        <w:t>м</w:t>
      </w:r>
    </w:p>
    <w:p w14:paraId="5B6C8673" w14:textId="5DD6B0B8" w:rsidR="001D0C6B" w:rsidRPr="001B19F3" w:rsidRDefault="0025354E" w:rsidP="00971D25">
      <w:pPr>
        <w:spacing w:after="0" w:line="240" w:lineRule="auto"/>
        <w:jc w:val="center"/>
        <w:rPr>
          <w:b/>
          <w:i/>
          <w:szCs w:val="24"/>
        </w:rPr>
      </w:pPr>
      <w:r w:rsidRPr="001D0C6B">
        <w:rPr>
          <w:b/>
          <w:i/>
          <w:color w:val="000000"/>
          <w:szCs w:val="24"/>
        </w:rPr>
        <w:t xml:space="preserve">Керимова А.М., </w:t>
      </w:r>
      <w:proofErr w:type="spellStart"/>
      <w:r w:rsidRPr="001B19F3">
        <w:rPr>
          <w:b/>
          <w:i/>
          <w:color w:val="000000"/>
          <w:szCs w:val="24"/>
        </w:rPr>
        <w:t>Аржанухина</w:t>
      </w:r>
      <w:proofErr w:type="spellEnd"/>
      <w:r w:rsidRPr="001B19F3">
        <w:rPr>
          <w:b/>
          <w:i/>
          <w:szCs w:val="24"/>
        </w:rPr>
        <w:t xml:space="preserve"> А.И.</w:t>
      </w:r>
    </w:p>
    <w:p w14:paraId="10466767" w14:textId="2A42282D" w:rsidR="00222DAF" w:rsidRPr="00222DAF" w:rsidRDefault="00222DAF" w:rsidP="00971D25">
      <w:pPr>
        <w:spacing w:after="0" w:line="240" w:lineRule="auto"/>
        <w:jc w:val="center"/>
        <w:rPr>
          <w:bCs/>
          <w:i/>
          <w:szCs w:val="24"/>
        </w:rPr>
      </w:pPr>
      <w:r w:rsidRPr="00222DAF">
        <w:rPr>
          <w:bCs/>
          <w:i/>
          <w:szCs w:val="24"/>
        </w:rPr>
        <w:t>Студент, 4 курс бакалавриата</w:t>
      </w:r>
    </w:p>
    <w:p w14:paraId="4D2B17E1" w14:textId="2F8ACA66" w:rsidR="001D0C6B" w:rsidRDefault="001D0C6B" w:rsidP="00971D25">
      <w:pPr>
        <w:spacing w:after="0" w:line="240" w:lineRule="auto"/>
        <w:jc w:val="center"/>
        <w:rPr>
          <w:i/>
          <w:szCs w:val="24"/>
        </w:rPr>
      </w:pPr>
      <w:r w:rsidRPr="004A2F50">
        <w:rPr>
          <w:i/>
          <w:szCs w:val="24"/>
        </w:rPr>
        <w:t xml:space="preserve">ФГБОУ ВО </w:t>
      </w:r>
      <w:r w:rsidR="00222DAF">
        <w:rPr>
          <w:i/>
          <w:szCs w:val="24"/>
        </w:rPr>
        <w:t>«</w:t>
      </w:r>
      <w:r w:rsidRPr="004A2F50">
        <w:rPr>
          <w:i/>
          <w:szCs w:val="24"/>
        </w:rPr>
        <w:t xml:space="preserve">Саратовский </w:t>
      </w:r>
      <w:r w:rsidR="00222DAF" w:rsidRPr="00222DAF">
        <w:rPr>
          <w:i/>
          <w:szCs w:val="24"/>
        </w:rPr>
        <w:t xml:space="preserve">национальный исследовательский государственный университет </w:t>
      </w:r>
      <w:r w:rsidRPr="004A2F50">
        <w:rPr>
          <w:i/>
          <w:szCs w:val="24"/>
        </w:rPr>
        <w:t>имени Н.Г. Чернышевского</w:t>
      </w:r>
      <w:r w:rsidR="00222DAF">
        <w:rPr>
          <w:i/>
          <w:szCs w:val="24"/>
        </w:rPr>
        <w:t>»</w:t>
      </w:r>
      <w:r w:rsidRPr="004A2F50">
        <w:rPr>
          <w:i/>
          <w:szCs w:val="24"/>
        </w:rPr>
        <w:t>, Институт химии</w:t>
      </w:r>
      <w:r>
        <w:rPr>
          <w:i/>
          <w:szCs w:val="24"/>
        </w:rPr>
        <w:t>, Саратов, Россия</w:t>
      </w:r>
    </w:p>
    <w:p w14:paraId="7BAFA1D1" w14:textId="4A702414" w:rsidR="001D0C6B" w:rsidRPr="001B19F3" w:rsidRDefault="001D0C6B" w:rsidP="00971D25">
      <w:pPr>
        <w:spacing w:after="0" w:line="240" w:lineRule="auto"/>
        <w:jc w:val="center"/>
        <w:rPr>
          <w:i/>
          <w:szCs w:val="24"/>
          <w:lang w:val="de-DE"/>
        </w:rPr>
      </w:pPr>
      <w:proofErr w:type="spellStart"/>
      <w:r w:rsidRPr="001B19F3">
        <w:rPr>
          <w:i/>
          <w:szCs w:val="24"/>
          <w:lang w:val="de-DE"/>
        </w:rPr>
        <w:t>E-mail</w:t>
      </w:r>
      <w:proofErr w:type="spellEnd"/>
      <w:r w:rsidRPr="001B19F3">
        <w:rPr>
          <w:i/>
          <w:szCs w:val="24"/>
          <w:lang w:val="de-DE"/>
        </w:rPr>
        <w:t xml:space="preserve">: </w:t>
      </w:r>
      <w:r w:rsidR="00222DAF" w:rsidRPr="00E67666">
        <w:rPr>
          <w:i/>
          <w:szCs w:val="24"/>
          <w:u w:val="single"/>
          <w:lang w:val="de-DE"/>
        </w:rPr>
        <w:t>alina_kerimova_00@mail.ru</w:t>
      </w:r>
    </w:p>
    <w:p w14:paraId="005F5D3B" w14:textId="43E5B5AF" w:rsidR="00C63DF1" w:rsidRDefault="00701A3E" w:rsidP="00E67666">
      <w:pPr>
        <w:pStyle w:val="a5"/>
        <w:shd w:val="clear" w:color="auto" w:fill="FFFFFF"/>
        <w:spacing w:before="0" w:beforeAutospacing="0" w:after="0" w:afterAutospacing="0"/>
        <w:ind w:firstLine="397"/>
        <w:jc w:val="both"/>
      </w:pPr>
      <w:r w:rsidRPr="00701A3E">
        <w:t>Синтетические пищевые красители на сегодняшний день довольно востребованы в мировой пищевой промышленности. Их добавляют в пищевые продукты</w:t>
      </w:r>
      <w:r w:rsidR="001B19F3">
        <w:t xml:space="preserve"> для к</w:t>
      </w:r>
      <w:r w:rsidRPr="00701A3E">
        <w:t>омпенс</w:t>
      </w:r>
      <w:r w:rsidR="001B19F3">
        <w:t>ации</w:t>
      </w:r>
      <w:r w:rsidRPr="00701A3E">
        <w:t xml:space="preserve"> потер</w:t>
      </w:r>
      <w:r w:rsidR="001B19F3">
        <w:t>ь</w:t>
      </w:r>
      <w:r w:rsidRPr="00701A3E">
        <w:t xml:space="preserve"> естественных красителей, которые </w:t>
      </w:r>
      <w:r w:rsidR="001B19F3">
        <w:t xml:space="preserve">могут </w:t>
      </w:r>
      <w:r w:rsidRPr="00701A3E">
        <w:t>разруша</w:t>
      </w:r>
      <w:r w:rsidR="001B19F3">
        <w:t>ться</w:t>
      </w:r>
      <w:r w:rsidRPr="00701A3E">
        <w:t xml:space="preserve"> в процессе обработки и хранения</w:t>
      </w:r>
      <w:r w:rsidR="001B19F3">
        <w:t xml:space="preserve"> продуктов</w:t>
      </w:r>
      <w:r w:rsidRPr="00701A3E">
        <w:t xml:space="preserve">, а также для обеспечения желаемого внешнего вида продукта. </w:t>
      </w:r>
      <w:r w:rsidR="001B19F3">
        <w:t xml:space="preserve">Однако, такие </w:t>
      </w:r>
      <w:r w:rsidRPr="00701A3E">
        <w:t>красители могут нести потенциальную опасность для здоровья человека</w:t>
      </w:r>
      <w:r w:rsidR="00546879">
        <w:t xml:space="preserve"> </w:t>
      </w:r>
      <w:r w:rsidRPr="00701A3E">
        <w:fldChar w:fldCharType="begin" w:fldLock="1"/>
      </w:r>
      <w:r w:rsidR="00A9175D">
        <w:instrText>ADDIN CSL_CITATION {"citationItems":[{"id":"ITEM-1","itemData":{"DOI":"https://doi.org/10.1007/s12161-017-1141-6 Sensitive","abstract":"A novel and sensitive analytical method, based on efficient sample clean-up and field-amplified sample injection (FASI) on-line preconcentration technique in capillary electrophoresis with contactless conductivity detection, for the simultaneous determination ofsynthetic foodcolorants in preserved fruit sampleswas developed. Inorder to removethe complexmatrix interferences, i.e., large amount ofinorganic salts (e.g., NaCl, KCl) and bio-molecules co-existed with trace amount offood colorants in the preserved fruit samples, a dispersive solid-phase extraction (dSPE) was utilized in the sample clean-up procedure. As a result, the complex matrix interferences were effectively removed by dSPE when dispersive powder polyamide was used as the dispersive solid-phase adsorbent and ethanol-ammoniasolutionwas usedas the elutingsolvent. Thesample clean-up, capillary electrophoresis separation, and FASI conditions were discussed in detail. Well separation offive synthetic food colorants (ponceau 4R, amaranth, tartrazine, sunset yellow, and brilliant blue) was achieved within 10 min under the following conditions: an uncoated fused-silica capillary, 25 mM acetic acid + 2 mM hydroxypropyl-β-cyclodextrin (pH = 3.5) as running buffer, separation voltage of − 15.0 kV, and electrokinetic injection of − 12.0 kV × 10 s. The limits of detection for these five food colorants were in the range of 0.035 to 0.055 mg kg−1. The accuracy was tested by spiking colorant standards in preserved fruit samples, and the recoveries ranged from 94.3 to 102%. The relative standard deviations ofintra- and inter-day were below 5%. Finally, this newly developed method was applied successfully for the determination ofthese synthetic food colorants in commercial preserved fruit samples. Keywords","author":[{"dropping-particle":"","family":"Yi","given":"Jia","non-dropping-particle":"","parse-names":false,"suffix":""},{"dropping-particle":"","family":"Zeng","given":"Lewei","non-dropping-particle":"","parse-names":false,"suffix":""},{"dropping-particle":"","family":"Wu","given":"Qiyan","non-dropping-particle":"","parse-names":false,"suffix":""},{"dropping-particle":"","family":"Yang","given":"Lirong","non-dropping-particle":"","parse-names":false,"suffix":""},{"dropping-particle":"","family":"Xie","given":"Tianyao","non-dropping-particle":"","parse-names":false,"suffix":""}],"container-title":"Food Analytical Methods","id":"ITEM-1","issue":"6","issued":{"date-parts":[["2018"]]},"page":"1608-1618","title":"Sensitive simultaneous determination of synthetic food colorants in preserved fruit samples by capillary electrophoresis with contactless conductivity detection","type":"article-journal","volume":"11"},"uris":["http://www.mendeley.com/documents/?uuid=5a0b70f2-5668-4ba3-a2f3-2d637f3e9f45","http://www.mendeley.com/documents/?uuid=5c7d2d1b-f99d-46cf-bd74-6357e515c5f1"]}],"mendeley":{"formattedCitation":"[1]","plainTextFormattedCitation":"[1]","previouslyFormattedCitation":"[1]"},"properties":{"noteIndex":0},"schema":"https://github.com/citation-style-language/schema/raw/master/csl-citation.json"}</w:instrText>
      </w:r>
      <w:r w:rsidRPr="00701A3E">
        <w:fldChar w:fldCharType="separate"/>
      </w:r>
      <w:r w:rsidRPr="00701A3E">
        <w:rPr>
          <w:noProof/>
        </w:rPr>
        <w:t>[1]</w:t>
      </w:r>
      <w:r w:rsidRPr="00701A3E">
        <w:fldChar w:fldCharType="end"/>
      </w:r>
      <w:r w:rsidR="00546879">
        <w:t xml:space="preserve">, в ряде случаев даже в малых дозах. </w:t>
      </w:r>
      <w:r w:rsidR="00D94CF3">
        <w:t>Поэтому</w:t>
      </w:r>
      <w:r w:rsidR="00F92D57">
        <w:t xml:space="preserve"> концентрирование и </w:t>
      </w:r>
      <w:r w:rsidR="00D94CF3">
        <w:t xml:space="preserve">определение </w:t>
      </w:r>
      <w:r w:rsidR="00F92D57">
        <w:t>с</w:t>
      </w:r>
      <w:r w:rsidR="00F92D57" w:rsidRPr="00701A3E">
        <w:t>интетически</w:t>
      </w:r>
      <w:r w:rsidR="00F92D57">
        <w:t>х</w:t>
      </w:r>
      <w:r w:rsidR="00F92D57" w:rsidRPr="00701A3E">
        <w:t xml:space="preserve"> пищевы</w:t>
      </w:r>
      <w:r w:rsidR="00F92D57">
        <w:t>х</w:t>
      </w:r>
      <w:r w:rsidR="00F92D57" w:rsidRPr="00701A3E">
        <w:t xml:space="preserve"> красител</w:t>
      </w:r>
      <w:r w:rsidR="00F92D57">
        <w:t xml:space="preserve">ей </w:t>
      </w:r>
      <w:r w:rsidR="00D94CF3">
        <w:t>в продуктах питания является актуальной аналитической задаче</w:t>
      </w:r>
      <w:r w:rsidR="00BB72D1">
        <w:t>й.</w:t>
      </w:r>
      <w:r w:rsidR="0090391B">
        <w:t xml:space="preserve"> </w:t>
      </w:r>
      <w:proofErr w:type="spellStart"/>
      <w:r w:rsidR="00F92D57">
        <w:t>На</w:t>
      </w:r>
      <w:r w:rsidR="00945E69">
        <w:t>новолок</w:t>
      </w:r>
      <w:r w:rsidR="00E9303A">
        <w:t>на</w:t>
      </w:r>
      <w:proofErr w:type="spellEnd"/>
      <w:r w:rsidR="00945E69">
        <w:t xml:space="preserve"> (нетканы</w:t>
      </w:r>
      <w:r w:rsidR="00E9303A">
        <w:t>е</w:t>
      </w:r>
      <w:r w:rsidR="00945E69">
        <w:t xml:space="preserve"> материал</w:t>
      </w:r>
      <w:r w:rsidR="00E9303A">
        <w:t>ы</w:t>
      </w:r>
      <w:r w:rsidR="00945E69">
        <w:t>, НМ)</w:t>
      </w:r>
      <w:r w:rsidR="00C63DF1">
        <w:t xml:space="preserve"> могут быть </w:t>
      </w:r>
      <w:r w:rsidR="00E9303A">
        <w:t>альтернативой классическим сорбентам</w:t>
      </w:r>
      <w:r w:rsidR="00C63DF1">
        <w:t xml:space="preserve"> для твердофазной экстракции</w:t>
      </w:r>
      <w:r w:rsidR="00E9303A">
        <w:t xml:space="preserve">, благодаря их </w:t>
      </w:r>
      <w:r w:rsidR="00E9303A" w:rsidRPr="005911DA">
        <w:t>высоко</w:t>
      </w:r>
      <w:r w:rsidR="00E9303A">
        <w:t xml:space="preserve">й </w:t>
      </w:r>
      <w:r w:rsidR="00E9303A" w:rsidRPr="005911DA">
        <w:t>удельн</w:t>
      </w:r>
      <w:r w:rsidR="00E9303A">
        <w:t>ой</w:t>
      </w:r>
      <w:r w:rsidR="00E9303A" w:rsidRPr="005911DA">
        <w:t xml:space="preserve"> поверхност</w:t>
      </w:r>
      <w:r w:rsidR="00E9303A">
        <w:t>и и п</w:t>
      </w:r>
      <w:r w:rsidR="00E9303A" w:rsidRPr="005911DA">
        <w:t>орист</w:t>
      </w:r>
      <w:r w:rsidR="00E9303A">
        <w:t xml:space="preserve">ости, </w:t>
      </w:r>
      <w:r w:rsidR="00E9303A" w:rsidRPr="005911DA">
        <w:t>улучшенны</w:t>
      </w:r>
      <w:r w:rsidR="00E9303A">
        <w:t>м</w:t>
      </w:r>
      <w:r w:rsidR="00E9303A" w:rsidRPr="005911DA">
        <w:t xml:space="preserve"> механически</w:t>
      </w:r>
      <w:r w:rsidR="00E9303A">
        <w:t>м</w:t>
      </w:r>
      <w:r w:rsidR="00E9303A" w:rsidRPr="005911DA">
        <w:t xml:space="preserve"> свойства</w:t>
      </w:r>
      <w:r w:rsidR="00E9303A">
        <w:t>м, а также относительной простоте получения и дешевизне</w:t>
      </w:r>
      <w:r w:rsidR="00F92D57">
        <w:t xml:space="preserve"> </w:t>
      </w:r>
      <w:r w:rsidR="00F92D57">
        <w:fldChar w:fldCharType="begin" w:fldLock="1"/>
      </w:r>
      <w:r w:rsidR="001A7535">
        <w:instrText>ADDIN CSL_CITATION {"citationItems":[{"id":"ITEM-1","itemData":{"DOI":"10.1016/j.trac.2015.10.010","ISBN":"0048583472","ISSN":"18793142","PMID":"21808990","abstract":"Based on the recently published literature, this review provides an update of the most important features and application of formats and devices employed in solid phase extraction (SPE). Special attention was paid on new trapping media proposed in SPE prior the chromatography analysis, based on the use of nanostructured materials, including carbon nanomaterials, electrospun nanofibers, dendrimes and magnetic nanoparticles, molecular recognition sorbents, as aptamers, immunosorbents, molecular imprinted polymers, ion imprinting polymers, metal-organic frameworks and restricted access materials. Discussions on the present limitations as well as expected future trends of the new trapping media in sample preparation for the improvement of the analytical determinations were made. Moreover, application of SPE for the extraction of different kind of materials; such as biological, environmental, pharmaceutical and food samples was summarized.","author":[{"dropping-particle":"","family":"Plotka-Wasylka","given":"Justyna","non-dropping-particle":"","parse-names":false,"suffix":""},{"dropping-particle":"","family":"Szczepańska","given":"Natalia","non-dropping-particle":"","parse-names":false,"suffix":""},{"dropping-particle":"","family":"la Guardia","given":"Miguel","non-dropping-particle":"de","parse-names":false,"suffix":""},{"dropping-particle":"","family":"Namieśnik","given":"Jacek","non-dropping-particle":"","parse-names":false,"suffix":""}],"container-title":"Trends in Analytical Chemistry","id":"ITEM-1","issued":{"date-parts":[["2016"]]},"page":"23-43","title":"Modern trends in solid phase extraction: New sorbent media","type":"article-journal","volume":"77"},"uris":["http://www.mendeley.com/documents/?uuid=21557a3c-d101-4b6d-b3da-1fa2d6047dc0"]}],"mendeley":{"formattedCitation":"[2]","plainTextFormattedCitation":"[2]","previouslyFormattedCitation":"[2]"},"properties":{"noteIndex":0},"schema":"https://github.com/citation-style-language/schema/raw/master/csl-citation.json"}</w:instrText>
      </w:r>
      <w:r w:rsidR="00F92D57">
        <w:fldChar w:fldCharType="separate"/>
      </w:r>
      <w:r w:rsidR="00F92D57" w:rsidRPr="00F92D57">
        <w:rPr>
          <w:noProof/>
        </w:rPr>
        <w:t>[2]</w:t>
      </w:r>
      <w:r w:rsidR="00F92D57">
        <w:fldChar w:fldCharType="end"/>
      </w:r>
      <w:r w:rsidR="00E9303A">
        <w:t>.</w:t>
      </w:r>
      <w:r w:rsidR="00C63DF1">
        <w:t xml:space="preserve"> </w:t>
      </w:r>
      <w:r w:rsidR="00E9303A">
        <w:t>В связи с вышесказанным, ц</w:t>
      </w:r>
      <w:r w:rsidR="00B37AB8">
        <w:t xml:space="preserve">ель настоящей работы </w:t>
      </w:r>
      <w:r w:rsidR="00945E69">
        <w:t>заключа</w:t>
      </w:r>
      <w:r w:rsidR="00535F87">
        <w:t>лась</w:t>
      </w:r>
      <w:r w:rsidR="00945E69">
        <w:t xml:space="preserve"> в</w:t>
      </w:r>
      <w:r w:rsidR="00B37AB8">
        <w:t xml:space="preserve"> изучени</w:t>
      </w:r>
      <w:r w:rsidR="00945E69">
        <w:t>и</w:t>
      </w:r>
      <w:r w:rsidR="00B37AB8">
        <w:t xml:space="preserve"> сорбционной активности </w:t>
      </w:r>
      <w:proofErr w:type="spellStart"/>
      <w:r w:rsidR="00B37AB8">
        <w:t>нановолокон</w:t>
      </w:r>
      <w:proofErr w:type="spellEnd"/>
      <w:r w:rsidR="00945E69">
        <w:t xml:space="preserve"> по отношению к некоторым </w:t>
      </w:r>
      <w:r w:rsidR="00945E69" w:rsidRPr="005911DA">
        <w:t>синтетически</w:t>
      </w:r>
      <w:r w:rsidR="00945E69">
        <w:t>м</w:t>
      </w:r>
      <w:r w:rsidR="00945E69" w:rsidRPr="005911DA">
        <w:t xml:space="preserve"> пищевы</w:t>
      </w:r>
      <w:r w:rsidR="00945E69">
        <w:t>м</w:t>
      </w:r>
      <w:r w:rsidR="00945E69" w:rsidRPr="005911DA">
        <w:t xml:space="preserve"> красител</w:t>
      </w:r>
      <w:r w:rsidR="00945E69">
        <w:t>ям</w:t>
      </w:r>
      <w:r w:rsidR="00945E69" w:rsidRPr="00A52426">
        <w:t xml:space="preserve"> (</w:t>
      </w:r>
      <w:r w:rsidR="00945E69">
        <w:rPr>
          <w:lang w:val="en-US"/>
        </w:rPr>
        <w:t>E</w:t>
      </w:r>
      <w:r w:rsidR="00945E69" w:rsidRPr="00A52426">
        <w:t xml:space="preserve">110, </w:t>
      </w:r>
      <w:r w:rsidR="00945E69">
        <w:rPr>
          <w:lang w:val="en-US"/>
        </w:rPr>
        <w:t>E</w:t>
      </w:r>
      <w:r w:rsidR="00945E69" w:rsidRPr="00A52426">
        <w:t>122)</w:t>
      </w:r>
      <w:r w:rsidR="00535F87">
        <w:t xml:space="preserve"> и дальнейшее их определение с использованием методов </w:t>
      </w:r>
      <w:proofErr w:type="spellStart"/>
      <w:r w:rsidR="00535F87">
        <w:t>хемометрики</w:t>
      </w:r>
      <w:proofErr w:type="spellEnd"/>
      <w:r w:rsidR="00945E69">
        <w:t>.</w:t>
      </w:r>
    </w:p>
    <w:p w14:paraId="0CBD300C" w14:textId="3D71DF6E" w:rsidR="007F2671" w:rsidRDefault="00C63DF1" w:rsidP="00E67666">
      <w:pPr>
        <w:pStyle w:val="a5"/>
        <w:shd w:val="clear" w:color="auto" w:fill="FFFFFF"/>
        <w:spacing w:before="0" w:beforeAutospacing="0" w:after="0" w:afterAutospacing="0"/>
        <w:ind w:firstLine="397"/>
        <w:jc w:val="both"/>
      </w:pPr>
      <w:proofErr w:type="spellStart"/>
      <w:r>
        <w:t>Н</w:t>
      </w:r>
      <w:r w:rsidR="00945E69">
        <w:t>ановолокна</w:t>
      </w:r>
      <w:proofErr w:type="spellEnd"/>
      <w:r w:rsidR="00945E69">
        <w:t xml:space="preserve"> были </w:t>
      </w:r>
      <w:r w:rsidR="001469D4" w:rsidRPr="005911DA">
        <w:t>получен</w:t>
      </w:r>
      <w:r w:rsidR="00945E69">
        <w:t>ы</w:t>
      </w:r>
      <w:r w:rsidR="001469D4" w:rsidRPr="005911DA">
        <w:t xml:space="preserve"> методом </w:t>
      </w:r>
      <w:proofErr w:type="spellStart"/>
      <w:r w:rsidR="00E9303A">
        <w:t>бескапиллярного</w:t>
      </w:r>
      <w:proofErr w:type="spellEnd"/>
      <w:r w:rsidR="00E9303A">
        <w:t xml:space="preserve"> </w:t>
      </w:r>
      <w:proofErr w:type="spellStart"/>
      <w:r w:rsidR="001469D4" w:rsidRPr="005911DA">
        <w:t>электроформования</w:t>
      </w:r>
      <w:proofErr w:type="spellEnd"/>
      <w:r w:rsidR="007F2671">
        <w:t xml:space="preserve"> с использованием </w:t>
      </w:r>
      <w:r w:rsidR="007F2671" w:rsidRPr="00B37AB8">
        <w:t>установки</w:t>
      </w:r>
      <w:r w:rsidR="00B37AB8">
        <w:t xml:space="preserve"> </w:t>
      </w:r>
      <w:r w:rsidR="00E9303A">
        <w:t>«</w:t>
      </w:r>
      <w:proofErr w:type="spellStart"/>
      <w:r w:rsidR="00B37AB8">
        <w:rPr>
          <w:lang w:val="en-US"/>
        </w:rPr>
        <w:t>Nanospider</w:t>
      </w:r>
      <w:proofErr w:type="spellEnd"/>
      <w:r w:rsidR="00E9303A">
        <w:t xml:space="preserve"> </w:t>
      </w:r>
      <w:r w:rsidR="00E9303A">
        <w:rPr>
          <w:lang w:val="en-US"/>
        </w:rPr>
        <w:t>NS</w:t>
      </w:r>
      <w:r w:rsidR="00E9303A" w:rsidRPr="00E9303A">
        <w:t xml:space="preserve"> </w:t>
      </w:r>
      <w:r w:rsidR="00E9303A">
        <w:rPr>
          <w:lang w:val="en-US"/>
        </w:rPr>
        <w:t>Lab</w:t>
      </w:r>
      <w:r w:rsidR="00E9303A" w:rsidRPr="00E9303A">
        <w:t xml:space="preserve"> 200</w:t>
      </w:r>
      <w:r w:rsidR="00E9303A">
        <w:t>»</w:t>
      </w:r>
      <w:r w:rsidR="007F2671">
        <w:t xml:space="preserve"> </w:t>
      </w:r>
      <w:r w:rsidR="00B37AB8" w:rsidRPr="00B37AB8">
        <w:t>(</w:t>
      </w:r>
      <w:proofErr w:type="spellStart"/>
      <w:r w:rsidR="00B37AB8">
        <w:rPr>
          <w:lang w:val="en-US"/>
        </w:rPr>
        <w:t>Elmarco</w:t>
      </w:r>
      <w:proofErr w:type="spellEnd"/>
      <w:r w:rsidR="00B37AB8" w:rsidRPr="00B37AB8">
        <w:t xml:space="preserve">, </w:t>
      </w:r>
      <w:r w:rsidR="00B37AB8">
        <w:t>Чехия).</w:t>
      </w:r>
      <w:r w:rsidR="00B37AB8" w:rsidRPr="00B37AB8">
        <w:t xml:space="preserve"> </w:t>
      </w:r>
      <w:r w:rsidR="007F2671">
        <w:t>В качестве полимера выбран полимид-6 (ПА-6)</w:t>
      </w:r>
      <w:r w:rsidR="00BB72D1" w:rsidRPr="00BB72D1">
        <w:t xml:space="preserve"> </w:t>
      </w:r>
      <w:r w:rsidR="00BB72D1">
        <w:t>с массовой долей полимера – 15%</w:t>
      </w:r>
      <w:r w:rsidR="007F2671">
        <w:t>, растворенный в смеси муравьиной и уксусной кислот</w:t>
      </w:r>
      <w:r w:rsidR="001469D4" w:rsidRPr="005911DA">
        <w:t xml:space="preserve"> </w:t>
      </w:r>
      <w:r w:rsidR="007F2671">
        <w:t>(</w:t>
      </w:r>
      <w:r w:rsidR="008C0833">
        <w:t>1</w:t>
      </w:r>
      <w:r w:rsidR="007F2671" w:rsidRPr="00453A67">
        <w:t>:</w:t>
      </w:r>
      <w:r w:rsidR="008C0833">
        <w:t>2</w:t>
      </w:r>
      <w:r w:rsidR="007F2671">
        <w:t>). Методом сканирующей электронной микроскопии определ</w:t>
      </w:r>
      <w:r w:rsidR="00566388">
        <w:t>ё</w:t>
      </w:r>
      <w:r w:rsidR="007F2671">
        <w:t xml:space="preserve">н </w:t>
      </w:r>
      <w:r w:rsidR="007F2671" w:rsidRPr="005911DA">
        <w:t>средни</w:t>
      </w:r>
      <w:r w:rsidR="00566388">
        <w:t>й</w:t>
      </w:r>
      <w:r w:rsidR="007F2671" w:rsidRPr="005911DA">
        <w:t xml:space="preserve"> диаметр </w:t>
      </w:r>
      <w:r w:rsidR="007F2671">
        <w:t xml:space="preserve">волокон, </w:t>
      </w:r>
      <w:r w:rsidR="007F2671" w:rsidRPr="005911DA">
        <w:t>кото</w:t>
      </w:r>
      <w:r w:rsidR="007F2671">
        <w:t>р</w:t>
      </w:r>
      <w:r w:rsidR="007F2671" w:rsidRPr="005911DA">
        <w:t>ы</w:t>
      </w:r>
      <w:r w:rsidR="00566388">
        <w:t>й</w:t>
      </w:r>
      <w:r w:rsidR="007F2671" w:rsidRPr="005911DA">
        <w:t xml:space="preserve"> состав</w:t>
      </w:r>
      <w:r w:rsidR="00546879">
        <w:t>и</w:t>
      </w:r>
      <w:r w:rsidR="007F2671">
        <w:t xml:space="preserve">л </w:t>
      </w:r>
      <w:r w:rsidR="00A8210F">
        <w:t>80±20</w:t>
      </w:r>
      <w:r w:rsidR="00453A67">
        <w:t xml:space="preserve"> нм.</w:t>
      </w:r>
    </w:p>
    <w:p w14:paraId="55E4D9FD" w14:textId="06E23DF2" w:rsidR="002974E4" w:rsidRDefault="00A52426" w:rsidP="00E67666">
      <w:pPr>
        <w:pStyle w:val="a5"/>
        <w:shd w:val="clear" w:color="auto" w:fill="FFFFFF"/>
        <w:spacing w:before="0" w:beforeAutospacing="0" w:after="0" w:afterAutospacing="0"/>
        <w:ind w:firstLine="397"/>
        <w:jc w:val="both"/>
      </w:pPr>
      <w:r>
        <w:t>На первом этапе определены оптимальные условия сорбции</w:t>
      </w:r>
      <w:r w:rsidR="00E9303A">
        <w:t xml:space="preserve"> пищевых красителей</w:t>
      </w:r>
      <w:r>
        <w:t xml:space="preserve"> НМ на основе ПА-6</w:t>
      </w:r>
      <w:r w:rsidR="00E9303A">
        <w:t xml:space="preserve">. </w:t>
      </w:r>
      <w:r>
        <w:t xml:space="preserve">Наиболее полное извлечение красителей из водных растворов установлено при </w:t>
      </w:r>
      <w:r w:rsidRPr="00E9303A">
        <w:rPr>
          <w:i/>
          <w:iCs/>
          <w:lang w:val="en-US"/>
        </w:rPr>
        <w:t>pH</w:t>
      </w:r>
      <w:r w:rsidRPr="00A52426">
        <w:t xml:space="preserve"> 3 </w:t>
      </w:r>
      <w:r>
        <w:t xml:space="preserve">и </w:t>
      </w:r>
      <w:proofErr w:type="gramStart"/>
      <w:r w:rsidRPr="00E9303A">
        <w:rPr>
          <w:i/>
          <w:iCs/>
        </w:rPr>
        <w:t>τ</w:t>
      </w:r>
      <w:r w:rsidR="00E9303A" w:rsidRPr="00E9303A">
        <w:rPr>
          <w:i/>
          <w:iCs/>
        </w:rPr>
        <w:t xml:space="preserve"> </w:t>
      </w:r>
      <w:r w:rsidR="00E9303A" w:rsidRPr="00E9303A">
        <w:t>&gt;</w:t>
      </w:r>
      <w:proofErr w:type="gramEnd"/>
      <w:r w:rsidR="00E9303A" w:rsidRPr="00E9303A">
        <w:t xml:space="preserve"> 3</w:t>
      </w:r>
      <w:r>
        <w:t>0 мин</w:t>
      </w:r>
      <w:r w:rsidR="008A1013">
        <w:t>. На втором этапе получены изотермы сорбции</w:t>
      </w:r>
      <w:r w:rsidR="002974E4">
        <w:t xml:space="preserve"> </w:t>
      </w:r>
      <w:r w:rsidR="00E9303A">
        <w:rPr>
          <w:lang w:val="en-US"/>
        </w:rPr>
        <w:t>E</w:t>
      </w:r>
      <w:r w:rsidR="00E9303A" w:rsidRPr="008A1013">
        <w:t>110</w:t>
      </w:r>
      <w:r w:rsidR="00E9303A">
        <w:t xml:space="preserve"> и</w:t>
      </w:r>
      <w:r w:rsidR="00E9303A" w:rsidRPr="008A1013">
        <w:t xml:space="preserve"> </w:t>
      </w:r>
      <w:r w:rsidR="00E9303A">
        <w:rPr>
          <w:lang w:val="en-US"/>
        </w:rPr>
        <w:t>E</w:t>
      </w:r>
      <w:r w:rsidR="00E9303A" w:rsidRPr="008A1013">
        <w:t>122</w:t>
      </w:r>
      <w:r w:rsidR="00E9303A">
        <w:t xml:space="preserve"> </w:t>
      </w:r>
      <w:r w:rsidR="002974E4">
        <w:t>(</w:t>
      </w:r>
      <w:r w:rsidR="002974E4" w:rsidRPr="00E9303A">
        <w:rPr>
          <w:i/>
          <w:iCs/>
        </w:rPr>
        <w:t>с</w:t>
      </w:r>
      <w:r w:rsidR="00E9303A">
        <w:rPr>
          <w:i/>
          <w:iCs/>
        </w:rPr>
        <w:t xml:space="preserve"> </w:t>
      </w:r>
      <w:r w:rsidR="002974E4">
        <w:t>=</w:t>
      </w:r>
      <w:r w:rsidR="00E9303A">
        <w:t xml:space="preserve"> </w:t>
      </w:r>
      <w:r w:rsidR="002974E4">
        <w:t>0,1</w:t>
      </w:r>
      <w:r w:rsidR="00E242EA">
        <w:t>-</w:t>
      </w:r>
      <w:r w:rsidR="002974E4">
        <w:t>10 мг/л)</w:t>
      </w:r>
      <w:r w:rsidR="008A1013">
        <w:t xml:space="preserve"> в оптимальных условиях, максимальные сорбционные ёмкости состав</w:t>
      </w:r>
      <w:r w:rsidR="00566388">
        <w:t>и</w:t>
      </w:r>
      <w:r w:rsidR="00535F87">
        <w:t>ли</w:t>
      </w:r>
      <w:r w:rsidR="008A1013">
        <w:t xml:space="preserve"> </w:t>
      </w:r>
      <w:r w:rsidR="002974E4">
        <w:t>23</w:t>
      </w:r>
      <w:r w:rsidR="00E9303A">
        <w:t xml:space="preserve"> </w:t>
      </w:r>
      <w:r w:rsidR="002974E4">
        <w:t>и 14</w:t>
      </w:r>
      <w:r w:rsidR="00E9303A">
        <w:t xml:space="preserve"> </w:t>
      </w:r>
      <w:r w:rsidR="00971D25">
        <w:t>мг/г соответственно</w:t>
      </w:r>
      <w:r w:rsidR="002974E4">
        <w:t xml:space="preserve">. </w:t>
      </w:r>
    </w:p>
    <w:p w14:paraId="3DE59845" w14:textId="7B896329" w:rsidR="00EB2617" w:rsidRPr="000932FA" w:rsidRDefault="00EB2617" w:rsidP="0090391B">
      <w:pPr>
        <w:pStyle w:val="a5"/>
        <w:shd w:val="clear" w:color="auto" w:fill="FFFFFF"/>
        <w:spacing w:before="0" w:beforeAutospacing="0" w:after="0" w:afterAutospacing="0"/>
        <w:ind w:firstLine="397"/>
        <w:jc w:val="both"/>
      </w:pPr>
      <w:r>
        <w:t xml:space="preserve">Для полуколичественного определения пищевых красителей </w:t>
      </w:r>
      <w:r>
        <w:rPr>
          <w:lang w:val="en-US"/>
        </w:rPr>
        <w:t>E</w:t>
      </w:r>
      <w:r w:rsidRPr="00273EDA">
        <w:t xml:space="preserve">110 </w:t>
      </w:r>
      <w:r>
        <w:t xml:space="preserve">и </w:t>
      </w:r>
      <w:r>
        <w:rPr>
          <w:lang w:val="en-US"/>
        </w:rPr>
        <w:t>E</w:t>
      </w:r>
      <w:r w:rsidRPr="00273EDA">
        <w:t>122</w:t>
      </w:r>
      <w:r>
        <w:t xml:space="preserve"> реализована цветовая шкала, позволяющая визуально идентифицировать </w:t>
      </w:r>
      <w:proofErr w:type="spellStart"/>
      <w:r>
        <w:t>аналиты</w:t>
      </w:r>
      <w:proofErr w:type="spellEnd"/>
      <w:r>
        <w:t xml:space="preserve">. </w:t>
      </w:r>
      <w:r w:rsidR="00C63DF1">
        <w:t>Д</w:t>
      </w:r>
      <w:r w:rsidR="00535F87">
        <w:t xml:space="preserve">ля </w:t>
      </w:r>
      <w:r w:rsidR="00273EDA">
        <w:t>последующ</w:t>
      </w:r>
      <w:r>
        <w:t xml:space="preserve">его их количественного определения </w:t>
      </w:r>
      <w:r w:rsidR="002974E4">
        <w:t xml:space="preserve">получены </w:t>
      </w:r>
      <w:r w:rsidR="002974E4" w:rsidRPr="000827F9">
        <w:t>спектры диффузного отражения</w:t>
      </w:r>
      <w:r w:rsidR="00535F87">
        <w:t xml:space="preserve"> (</w:t>
      </w:r>
      <w:proofErr w:type="spellStart"/>
      <w:r w:rsidR="00453A67" w:rsidRPr="00453A67">
        <w:t>Shimadzu</w:t>
      </w:r>
      <w:proofErr w:type="spellEnd"/>
      <w:r w:rsidR="00453A67" w:rsidRPr="00453A67">
        <w:t xml:space="preserve"> UV-2550 </w:t>
      </w:r>
      <w:r w:rsidR="00C52A5B">
        <w:t xml:space="preserve">с приставкой </w:t>
      </w:r>
      <w:r w:rsidR="00453A67" w:rsidRPr="00453A67">
        <w:t>ISR-204A</w:t>
      </w:r>
      <w:r w:rsidR="00C52A5B">
        <w:t xml:space="preserve">, </w:t>
      </w:r>
      <w:r w:rsidR="00C52A5B" w:rsidRPr="00453A67">
        <w:t>Япония</w:t>
      </w:r>
      <w:r w:rsidR="00535F87">
        <w:t>)</w:t>
      </w:r>
      <w:r w:rsidR="002974E4">
        <w:t xml:space="preserve"> </w:t>
      </w:r>
      <w:r w:rsidR="00535F87">
        <w:t xml:space="preserve">как индивидуальных </w:t>
      </w:r>
      <w:r>
        <w:t>веществ,</w:t>
      </w:r>
      <w:r w:rsidR="00535F87">
        <w:t xml:space="preserve"> так и их </w:t>
      </w:r>
      <w:r w:rsidR="00273EDA">
        <w:t>смес</w:t>
      </w:r>
      <w:r w:rsidR="00535F87">
        <w:t>ей в различных соотношениях</w:t>
      </w:r>
      <w:r w:rsidR="00273EDA" w:rsidRPr="00273EDA">
        <w:t xml:space="preserve"> </w:t>
      </w:r>
      <w:r w:rsidR="00273EDA">
        <w:t>в интервале концентраций (0,1</w:t>
      </w:r>
      <w:r w:rsidR="0090391B">
        <w:t>0</w:t>
      </w:r>
      <w:r w:rsidR="00E242EA">
        <w:t>-</w:t>
      </w:r>
      <w:r w:rsidR="00273EDA">
        <w:t>0,8</w:t>
      </w:r>
      <w:r w:rsidR="0090391B">
        <w:t>0</w:t>
      </w:r>
      <w:r w:rsidR="00273EDA">
        <w:t xml:space="preserve"> мг/л)</w:t>
      </w:r>
      <w:r w:rsidR="00535F87">
        <w:t xml:space="preserve">, сорбированных </w:t>
      </w:r>
      <w:r>
        <w:t xml:space="preserve">на </w:t>
      </w:r>
      <w:r w:rsidR="00535F87">
        <w:t>ПА-6.</w:t>
      </w:r>
      <w:r w:rsidR="0090391B">
        <w:t xml:space="preserve"> </w:t>
      </w:r>
      <w:r w:rsidR="00C63DF1">
        <w:t>С</w:t>
      </w:r>
      <w:r w:rsidR="00273EDA">
        <w:t xml:space="preserve">пектральные данные </w:t>
      </w:r>
      <w:r w:rsidR="0090391B">
        <w:t>вносили</w:t>
      </w:r>
      <w:r w:rsidR="00273EDA">
        <w:t xml:space="preserve"> в программу </w:t>
      </w:r>
      <w:r w:rsidR="00535F87">
        <w:rPr>
          <w:lang w:val="en-US"/>
        </w:rPr>
        <w:t>Microsoft</w:t>
      </w:r>
      <w:r w:rsidR="00535F87" w:rsidRPr="00535F87">
        <w:t xml:space="preserve"> </w:t>
      </w:r>
      <w:r w:rsidR="00273EDA">
        <w:rPr>
          <w:lang w:val="en-US"/>
        </w:rPr>
        <w:t>Excel</w:t>
      </w:r>
      <w:r w:rsidR="00273EDA" w:rsidRPr="00273EDA">
        <w:t xml:space="preserve"> </w:t>
      </w:r>
      <w:r w:rsidR="00273EDA">
        <w:t xml:space="preserve">с надстройками для метода </w:t>
      </w:r>
      <w:r w:rsidR="00535F87" w:rsidRPr="00535F87">
        <w:t>проекци</w:t>
      </w:r>
      <w:r w:rsidR="00535F87">
        <w:t>й</w:t>
      </w:r>
      <w:r w:rsidR="00535F87" w:rsidRPr="00535F87">
        <w:t xml:space="preserve"> на латентные переменны</w:t>
      </w:r>
      <w:r w:rsidR="00535F87">
        <w:t>е</w:t>
      </w:r>
      <w:r w:rsidR="00535F87" w:rsidRPr="00535F87">
        <w:t xml:space="preserve"> </w:t>
      </w:r>
      <w:r w:rsidR="00266DB0" w:rsidRPr="00266DB0">
        <w:t>(</w:t>
      </w:r>
      <w:r w:rsidR="00266DB0">
        <w:rPr>
          <w:lang w:val="en-US"/>
        </w:rPr>
        <w:t>PLS</w:t>
      </w:r>
      <w:r w:rsidR="00266DB0" w:rsidRPr="00266DB0">
        <w:t>)</w:t>
      </w:r>
      <w:r w:rsidR="00C63DF1">
        <w:t xml:space="preserve"> для получения </w:t>
      </w:r>
      <w:proofErr w:type="spellStart"/>
      <w:r w:rsidR="0090391B">
        <w:t>градуировочных</w:t>
      </w:r>
      <w:proofErr w:type="spellEnd"/>
      <w:r w:rsidR="0090391B">
        <w:t xml:space="preserve"> зависимостей. </w:t>
      </w:r>
      <w:r w:rsidRPr="000932FA">
        <w:t>Методика апробирована на реальных объектах</w:t>
      </w:r>
      <w:r w:rsidR="00136C7F">
        <w:t>.</w:t>
      </w:r>
      <w:r w:rsidR="00C52A5B">
        <w:t xml:space="preserve"> </w:t>
      </w:r>
      <w:r w:rsidR="00136C7F">
        <w:t>Т</w:t>
      </w:r>
      <w:r w:rsidR="00C52A5B">
        <w:t xml:space="preserve">ак, концентрация </w:t>
      </w:r>
      <w:r w:rsidR="00C52A5B" w:rsidRPr="000932FA">
        <w:rPr>
          <w:lang w:val="en-US"/>
        </w:rPr>
        <w:t>E</w:t>
      </w:r>
      <w:r w:rsidR="00C52A5B" w:rsidRPr="000932FA">
        <w:t>122</w:t>
      </w:r>
      <w:r w:rsidR="00C52A5B">
        <w:t xml:space="preserve"> в </w:t>
      </w:r>
      <w:r w:rsidR="00E821D9" w:rsidRPr="000932FA">
        <w:t>шипучи</w:t>
      </w:r>
      <w:r w:rsidR="00C52A5B">
        <w:t>х</w:t>
      </w:r>
      <w:r w:rsidR="00E821D9" w:rsidRPr="000932FA">
        <w:t xml:space="preserve"> таблетк</w:t>
      </w:r>
      <w:r w:rsidR="00C52A5B">
        <w:t>ах</w:t>
      </w:r>
      <w:r w:rsidR="00E821D9" w:rsidRPr="000932FA">
        <w:t xml:space="preserve"> </w:t>
      </w:r>
      <w:r w:rsidR="00C52A5B">
        <w:t>«</w:t>
      </w:r>
      <w:proofErr w:type="spellStart"/>
      <w:r w:rsidR="00E821D9" w:rsidRPr="000932FA">
        <w:rPr>
          <w:lang w:val="en-US"/>
        </w:rPr>
        <w:t>Vitascience</w:t>
      </w:r>
      <w:proofErr w:type="spellEnd"/>
      <w:r w:rsidR="00136C7F">
        <w:t xml:space="preserve"> </w:t>
      </w:r>
      <w:r w:rsidR="00136C7F" w:rsidRPr="000932FA">
        <w:rPr>
          <w:lang w:val="en-US"/>
        </w:rPr>
        <w:t>Fe</w:t>
      </w:r>
      <w:r w:rsidR="00C52A5B">
        <w:t xml:space="preserve">» </w:t>
      </w:r>
      <w:r w:rsidR="00136C7F">
        <w:t>и «</w:t>
      </w:r>
      <w:proofErr w:type="spellStart"/>
      <w:r w:rsidR="00136C7F" w:rsidRPr="000932FA">
        <w:rPr>
          <w:lang w:val="en-US"/>
        </w:rPr>
        <w:t>Vitascience</w:t>
      </w:r>
      <w:proofErr w:type="spellEnd"/>
      <w:r w:rsidR="00136C7F">
        <w:t xml:space="preserve"> </w:t>
      </w:r>
      <w:r w:rsidR="00E821D9" w:rsidRPr="000932FA">
        <w:rPr>
          <w:lang w:val="en-US"/>
        </w:rPr>
        <w:t>Mg</w:t>
      </w:r>
      <w:r w:rsidR="00136C7F">
        <w:t>»</w:t>
      </w:r>
      <w:r w:rsidR="00E821D9" w:rsidRPr="000932FA">
        <w:t xml:space="preserve"> </w:t>
      </w:r>
      <w:r w:rsidR="00136C7F" w:rsidRPr="00136C7F">
        <w:t>(</w:t>
      </w:r>
      <w:proofErr w:type="spellStart"/>
      <w:r w:rsidR="00136C7F" w:rsidRPr="00136C7F">
        <w:t>Стоянович</w:t>
      </w:r>
      <w:proofErr w:type="spellEnd"/>
      <w:r w:rsidR="00136C7F" w:rsidRPr="00136C7F">
        <w:t xml:space="preserve"> Фарм</w:t>
      </w:r>
      <w:r w:rsidR="00136C7F">
        <w:t>, Сербия</w:t>
      </w:r>
      <w:r w:rsidR="00136C7F" w:rsidRPr="00136C7F">
        <w:t xml:space="preserve">) </w:t>
      </w:r>
      <w:r w:rsidR="00136C7F">
        <w:t xml:space="preserve">составила </w:t>
      </w:r>
      <w:r w:rsidR="00136C7F" w:rsidRPr="000932FA">
        <w:t>2,09</w:t>
      </w:r>
      <w:r w:rsidR="00A9175D" w:rsidRPr="00A9175D">
        <w:t xml:space="preserve"> </w:t>
      </w:r>
      <w:r w:rsidR="00C63DF1">
        <w:t>и</w:t>
      </w:r>
      <w:r w:rsidR="00136C7F" w:rsidRPr="000932FA">
        <w:t xml:space="preserve"> 2,1</w:t>
      </w:r>
      <w:r w:rsidR="0090391B">
        <w:t>1</w:t>
      </w:r>
      <w:r w:rsidR="00C63DF1">
        <w:t xml:space="preserve"> </w:t>
      </w:r>
      <w:r w:rsidR="00A9175D" w:rsidRPr="000932FA">
        <w:t>мг/л</w:t>
      </w:r>
      <w:r w:rsidR="00A9175D">
        <w:t xml:space="preserve"> </w:t>
      </w:r>
      <w:r w:rsidR="00C63DF1">
        <w:t>соответственно</w:t>
      </w:r>
      <w:r w:rsidR="00136C7F">
        <w:t xml:space="preserve">, а концентрация </w:t>
      </w:r>
      <w:r w:rsidR="00136C7F" w:rsidRPr="000932FA">
        <w:rPr>
          <w:lang w:val="en-US"/>
        </w:rPr>
        <w:t>E</w:t>
      </w:r>
      <w:r w:rsidR="00136C7F" w:rsidRPr="000932FA">
        <w:t xml:space="preserve">110 </w:t>
      </w:r>
      <w:r w:rsidR="00136C7F">
        <w:t>в</w:t>
      </w:r>
      <w:r w:rsidR="00E821D9" w:rsidRPr="000932FA">
        <w:t xml:space="preserve"> мультивитамин</w:t>
      </w:r>
      <w:r w:rsidR="00136C7F">
        <w:t>е</w:t>
      </w:r>
      <w:r w:rsidR="00E821D9" w:rsidRPr="000932FA">
        <w:t xml:space="preserve"> </w:t>
      </w:r>
      <w:r w:rsidR="00C52A5B">
        <w:t>«</w:t>
      </w:r>
      <w:r w:rsidR="00E821D9" w:rsidRPr="000932FA">
        <w:rPr>
          <w:lang w:val="en-US"/>
        </w:rPr>
        <w:t>Haas</w:t>
      </w:r>
      <w:r w:rsidR="00E821D9" w:rsidRPr="000932FA">
        <w:t xml:space="preserve"> апельсин</w:t>
      </w:r>
      <w:r w:rsidR="00C52A5B">
        <w:t>»</w:t>
      </w:r>
      <w:r w:rsidR="00136C7F">
        <w:t xml:space="preserve"> (</w:t>
      </w:r>
      <w:proofErr w:type="spellStart"/>
      <w:r w:rsidR="0090391B" w:rsidRPr="0090391B">
        <w:t>Pez</w:t>
      </w:r>
      <w:proofErr w:type="spellEnd"/>
      <w:r w:rsidR="0090391B" w:rsidRPr="0090391B">
        <w:t xml:space="preserve"> Production Europe </w:t>
      </w:r>
      <w:proofErr w:type="spellStart"/>
      <w:r w:rsidR="0090391B" w:rsidRPr="0090391B">
        <w:t>Kft</w:t>
      </w:r>
      <w:proofErr w:type="spellEnd"/>
      <w:r w:rsidR="0090391B" w:rsidRPr="0090391B">
        <w:t>.</w:t>
      </w:r>
      <w:r w:rsidR="0090391B">
        <w:t xml:space="preserve">, </w:t>
      </w:r>
      <w:r w:rsidR="00136C7F">
        <w:t>Венгрия)</w:t>
      </w:r>
      <w:r w:rsidRPr="000932FA">
        <w:t xml:space="preserve"> </w:t>
      </w:r>
      <w:r w:rsidR="00136C7F">
        <w:t>-</w:t>
      </w:r>
      <w:r w:rsidR="000932FA" w:rsidRPr="000932FA">
        <w:t xml:space="preserve"> </w:t>
      </w:r>
      <w:r w:rsidR="00E67666">
        <w:t>6,1</w:t>
      </w:r>
      <w:r w:rsidR="0090391B">
        <w:t>8</w:t>
      </w:r>
      <w:r w:rsidR="000932FA" w:rsidRPr="000932FA">
        <w:t xml:space="preserve"> мг/л.</w:t>
      </w:r>
    </w:p>
    <w:p w14:paraId="0F50778C" w14:textId="1806A8B4" w:rsidR="00971D25" w:rsidRDefault="00EB2617" w:rsidP="00E67666">
      <w:pPr>
        <w:pStyle w:val="a5"/>
        <w:shd w:val="clear" w:color="auto" w:fill="FFFFFF"/>
        <w:spacing w:before="0" w:beforeAutospacing="0" w:after="0" w:afterAutospacing="0"/>
        <w:ind w:firstLine="397"/>
        <w:jc w:val="both"/>
        <w:rPr>
          <w:color w:val="000000" w:themeColor="text1"/>
        </w:rPr>
      </w:pPr>
      <w:r>
        <w:t>Таким образом, п</w:t>
      </w:r>
      <w:r w:rsidR="00E242EA" w:rsidRPr="00E242EA">
        <w:rPr>
          <w:color w:val="000000" w:themeColor="text1"/>
        </w:rPr>
        <w:t>оказана возможность применения нетканых материалов на основе ПА-6 в качестве тест-средств</w:t>
      </w:r>
      <w:r>
        <w:rPr>
          <w:color w:val="000000" w:themeColor="text1"/>
        </w:rPr>
        <w:t xml:space="preserve"> </w:t>
      </w:r>
      <w:r w:rsidR="00E242EA" w:rsidRPr="00E242EA">
        <w:rPr>
          <w:color w:val="000000" w:themeColor="text1"/>
        </w:rPr>
        <w:t xml:space="preserve">для визуального полуколичественного </w:t>
      </w:r>
      <w:r>
        <w:rPr>
          <w:color w:val="000000" w:themeColor="text1"/>
        </w:rPr>
        <w:t xml:space="preserve">и количественного </w:t>
      </w:r>
      <w:r w:rsidR="00E242EA" w:rsidRPr="00E242EA">
        <w:rPr>
          <w:color w:val="000000" w:themeColor="text1"/>
        </w:rPr>
        <w:t>определения</w:t>
      </w:r>
      <w:r w:rsidR="00E242EA">
        <w:rPr>
          <w:color w:val="000000" w:themeColor="text1"/>
        </w:rPr>
        <w:t xml:space="preserve"> синтетических</w:t>
      </w:r>
      <w:r w:rsidR="00E242EA" w:rsidRPr="00E242EA">
        <w:rPr>
          <w:color w:val="000000" w:themeColor="text1"/>
        </w:rPr>
        <w:t xml:space="preserve"> пищев</w:t>
      </w:r>
      <w:r w:rsidR="00E242EA">
        <w:rPr>
          <w:color w:val="000000" w:themeColor="text1"/>
        </w:rPr>
        <w:t>ых</w:t>
      </w:r>
      <w:r w:rsidR="00E242EA" w:rsidRPr="00E242EA">
        <w:rPr>
          <w:color w:val="000000" w:themeColor="text1"/>
        </w:rPr>
        <w:t xml:space="preserve"> красител</w:t>
      </w:r>
      <w:r w:rsidR="00E242EA">
        <w:rPr>
          <w:color w:val="000000" w:themeColor="text1"/>
        </w:rPr>
        <w:t xml:space="preserve">ей </w:t>
      </w:r>
      <w:r w:rsidR="00E242EA">
        <w:rPr>
          <w:color w:val="000000" w:themeColor="text1"/>
          <w:lang w:val="en-US"/>
        </w:rPr>
        <w:t>E</w:t>
      </w:r>
      <w:r w:rsidR="00E242EA" w:rsidRPr="00E242EA">
        <w:rPr>
          <w:color w:val="000000" w:themeColor="text1"/>
        </w:rPr>
        <w:t xml:space="preserve">110 </w:t>
      </w:r>
      <w:r w:rsidR="00E242EA">
        <w:rPr>
          <w:color w:val="000000" w:themeColor="text1"/>
        </w:rPr>
        <w:t>и</w:t>
      </w:r>
      <w:r w:rsidR="00E242EA" w:rsidRPr="00E242EA">
        <w:rPr>
          <w:color w:val="000000" w:themeColor="text1"/>
        </w:rPr>
        <w:t xml:space="preserve"> </w:t>
      </w:r>
      <w:r w:rsidR="00E242EA">
        <w:rPr>
          <w:color w:val="000000" w:themeColor="text1"/>
          <w:lang w:val="en-US"/>
        </w:rPr>
        <w:t>E</w:t>
      </w:r>
      <w:r w:rsidR="00E242EA" w:rsidRPr="00E242EA">
        <w:rPr>
          <w:color w:val="000000" w:themeColor="text1"/>
        </w:rPr>
        <w:t>122</w:t>
      </w:r>
      <w:r>
        <w:rPr>
          <w:color w:val="000000" w:themeColor="text1"/>
        </w:rPr>
        <w:t xml:space="preserve"> в реальных объектах.</w:t>
      </w:r>
    </w:p>
    <w:p w14:paraId="226BF63B" w14:textId="3E2DBC1C" w:rsidR="00AC320B" w:rsidRPr="00C52A5B" w:rsidRDefault="00AC320B" w:rsidP="00E67666">
      <w:pPr>
        <w:pStyle w:val="a5"/>
        <w:shd w:val="clear" w:color="auto" w:fill="FFFFFF"/>
        <w:spacing w:before="0" w:beforeAutospacing="0" w:after="0" w:afterAutospacing="0"/>
        <w:ind w:firstLine="397"/>
        <w:jc w:val="both"/>
      </w:pPr>
      <w:r w:rsidRPr="00AC320B">
        <w:rPr>
          <w:i/>
          <w:iCs/>
        </w:rPr>
        <w:t>Работа выполнена при финансовой поддержке РНФ (№ 21-13-00267)</w:t>
      </w:r>
      <w:r w:rsidR="00546879" w:rsidRPr="00546879">
        <w:rPr>
          <w:i/>
          <w:iCs/>
        </w:rPr>
        <w:t>.</w:t>
      </w:r>
    </w:p>
    <w:p w14:paraId="6BC80822" w14:textId="54AD5D23" w:rsidR="00701A3E" w:rsidRDefault="00F45521" w:rsidP="00E67666">
      <w:pPr>
        <w:spacing w:after="0" w:line="240" w:lineRule="auto"/>
        <w:ind w:firstLine="397"/>
        <w:jc w:val="center"/>
        <w:rPr>
          <w:b/>
          <w:bCs/>
          <w:iCs/>
          <w:szCs w:val="24"/>
        </w:rPr>
      </w:pPr>
      <w:r w:rsidRPr="00F45521">
        <w:rPr>
          <w:b/>
          <w:bCs/>
          <w:iCs/>
          <w:szCs w:val="24"/>
        </w:rPr>
        <w:t>Литература</w:t>
      </w:r>
    </w:p>
    <w:p w14:paraId="127C09E4" w14:textId="2F7EC652" w:rsidR="001A7535" w:rsidRPr="008C0833" w:rsidRDefault="00F92D57" w:rsidP="001A7535">
      <w:pPr>
        <w:widowControl w:val="0"/>
        <w:autoSpaceDE w:val="0"/>
        <w:autoSpaceDN w:val="0"/>
        <w:adjustRightInd w:val="0"/>
        <w:spacing w:after="0" w:line="240" w:lineRule="auto"/>
        <w:ind w:left="640" w:hanging="640"/>
        <w:rPr>
          <w:rFonts w:cs="Times New Roman"/>
          <w:noProof/>
          <w:szCs w:val="24"/>
          <w:lang w:val="en-US"/>
        </w:rPr>
      </w:pPr>
      <w:r>
        <w:rPr>
          <w:b/>
          <w:bCs/>
          <w:iCs/>
          <w:szCs w:val="24"/>
        </w:rPr>
        <w:fldChar w:fldCharType="begin" w:fldLock="1"/>
      </w:r>
      <w:r>
        <w:rPr>
          <w:b/>
          <w:bCs/>
          <w:iCs/>
          <w:szCs w:val="24"/>
        </w:rPr>
        <w:instrText xml:space="preserve">ADDIN Mendeley Bibliography CSL_BIBLIOGRAPHY </w:instrText>
      </w:r>
      <w:r>
        <w:rPr>
          <w:b/>
          <w:bCs/>
          <w:iCs/>
          <w:szCs w:val="24"/>
        </w:rPr>
        <w:fldChar w:fldCharType="separate"/>
      </w:r>
      <w:r w:rsidR="001A7535" w:rsidRPr="001A7535">
        <w:rPr>
          <w:rFonts w:cs="Times New Roman"/>
          <w:noProof/>
          <w:szCs w:val="24"/>
        </w:rPr>
        <w:t>1.</w:t>
      </w:r>
      <w:r w:rsidR="001A7535" w:rsidRPr="001A7535">
        <w:rPr>
          <w:rFonts w:cs="Times New Roman"/>
          <w:noProof/>
          <w:szCs w:val="24"/>
        </w:rPr>
        <w:tab/>
        <w:t xml:space="preserve">Yi J. et al. </w:t>
      </w:r>
      <w:r w:rsidR="001A7535" w:rsidRPr="008C0833">
        <w:rPr>
          <w:rFonts w:cs="Times New Roman"/>
          <w:noProof/>
          <w:szCs w:val="24"/>
          <w:lang w:val="en-US"/>
        </w:rPr>
        <w:t>Sensitive simultaneous determination of synthetic food colorants in preserved fruit samples by capillary electrophoresis with contactless conductivity detection // Food Anal. Methods. 2018. Vol. 11, № 6. P. 1608–1618.</w:t>
      </w:r>
    </w:p>
    <w:p w14:paraId="3B9438CF" w14:textId="77777777" w:rsidR="001A7535" w:rsidRPr="001A7535" w:rsidRDefault="001A7535" w:rsidP="001A7535">
      <w:pPr>
        <w:widowControl w:val="0"/>
        <w:autoSpaceDE w:val="0"/>
        <w:autoSpaceDN w:val="0"/>
        <w:adjustRightInd w:val="0"/>
        <w:spacing w:after="0" w:line="240" w:lineRule="auto"/>
        <w:ind w:left="640" w:hanging="640"/>
        <w:rPr>
          <w:rFonts w:cs="Times New Roman"/>
          <w:noProof/>
        </w:rPr>
      </w:pPr>
      <w:r w:rsidRPr="008C0833">
        <w:rPr>
          <w:rFonts w:cs="Times New Roman"/>
          <w:noProof/>
          <w:szCs w:val="24"/>
          <w:lang w:val="en-US"/>
        </w:rPr>
        <w:t>2.</w:t>
      </w:r>
      <w:r w:rsidRPr="008C0833">
        <w:rPr>
          <w:rFonts w:cs="Times New Roman"/>
          <w:noProof/>
          <w:szCs w:val="24"/>
          <w:lang w:val="en-US"/>
        </w:rPr>
        <w:tab/>
        <w:t xml:space="preserve">Plotka-Wasylka J. et al. Modern trends in solid phase extraction: New sorbent media // Trends Anal. </w:t>
      </w:r>
      <w:r w:rsidRPr="001A7535">
        <w:rPr>
          <w:rFonts w:cs="Times New Roman"/>
          <w:noProof/>
          <w:szCs w:val="24"/>
        </w:rPr>
        <w:t>Chem. 2016. Vol. 77. P. 23–43.</w:t>
      </w:r>
    </w:p>
    <w:p w14:paraId="19DADC63" w14:textId="795791BC" w:rsidR="00F92D57" w:rsidRDefault="00F92D57" w:rsidP="00801974">
      <w:pPr>
        <w:widowControl w:val="0"/>
        <w:autoSpaceDE w:val="0"/>
        <w:autoSpaceDN w:val="0"/>
        <w:adjustRightInd w:val="0"/>
        <w:spacing w:after="0" w:line="240" w:lineRule="auto"/>
        <w:rPr>
          <w:b/>
          <w:bCs/>
          <w:iCs/>
          <w:szCs w:val="24"/>
        </w:rPr>
      </w:pPr>
      <w:r>
        <w:rPr>
          <w:b/>
          <w:bCs/>
          <w:iCs/>
          <w:szCs w:val="24"/>
        </w:rPr>
        <w:lastRenderedPageBreak/>
        <w:fldChar w:fldCharType="end"/>
      </w:r>
    </w:p>
    <w:sectPr w:rsidR="00F92D57" w:rsidSect="0025354E">
      <w:pgSz w:w="11906" w:h="16838"/>
      <w:pgMar w:top="1134" w:right="1361" w:bottom="1134"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752A8" w14:textId="77777777" w:rsidR="007540C2" w:rsidRDefault="007540C2" w:rsidP="00142B4A">
      <w:pPr>
        <w:spacing w:after="0" w:line="240" w:lineRule="auto"/>
      </w:pPr>
      <w:r>
        <w:separator/>
      </w:r>
    </w:p>
  </w:endnote>
  <w:endnote w:type="continuationSeparator" w:id="0">
    <w:p w14:paraId="4B7C916E" w14:textId="77777777" w:rsidR="007540C2" w:rsidRDefault="007540C2" w:rsidP="00142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52F41" w14:textId="77777777" w:rsidR="007540C2" w:rsidRDefault="007540C2" w:rsidP="00142B4A">
      <w:pPr>
        <w:spacing w:after="0" w:line="240" w:lineRule="auto"/>
      </w:pPr>
      <w:r>
        <w:separator/>
      </w:r>
    </w:p>
  </w:footnote>
  <w:footnote w:type="continuationSeparator" w:id="0">
    <w:p w14:paraId="0060F2A8" w14:textId="77777777" w:rsidR="007540C2" w:rsidRDefault="007540C2" w:rsidP="00142B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203AB4"/>
    <w:multiLevelType w:val="hybridMultilevel"/>
    <w:tmpl w:val="7A84B2CE"/>
    <w:lvl w:ilvl="0" w:tplc="C5E0CE94">
      <w:start w:val="1"/>
      <w:numFmt w:val="decimal"/>
      <w:lvlText w:val="%1."/>
      <w:lvlJc w:val="left"/>
      <w:pPr>
        <w:ind w:left="720" w:hanging="360"/>
      </w:pPr>
      <w:rPr>
        <w:rFonts w:cstheme="minorBidi"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504B0114"/>
    <w:multiLevelType w:val="hybridMultilevel"/>
    <w:tmpl w:val="942E3C5A"/>
    <w:lvl w:ilvl="0" w:tplc="FFFFFFFF">
      <w:start w:val="1"/>
      <w:numFmt w:val="decimal"/>
      <w:lvlText w:val="%1."/>
      <w:lvlJc w:val="left"/>
      <w:pPr>
        <w:ind w:left="1429" w:hanging="360"/>
      </w:pPr>
      <w:rPr>
        <w:rFonts w:ascii="Times New Roman" w:eastAsia="Calibri" w:hAnsi="Times New Roman" w:cs="Times New Roman"/>
      </w:rPr>
    </w:lvl>
    <w:lvl w:ilvl="1" w:tplc="FFFFFFFF">
      <w:start w:val="1"/>
      <w:numFmt w:val="lowerLetter"/>
      <w:lvlText w:val="%2."/>
      <w:lvlJc w:val="left"/>
      <w:pPr>
        <w:ind w:left="2149" w:hanging="360"/>
      </w:pPr>
    </w:lvl>
    <w:lvl w:ilvl="2" w:tplc="FFFFFFFF">
      <w:start w:val="1"/>
      <w:numFmt w:val="lowerRoman"/>
      <w:lvlText w:val="%3."/>
      <w:lvlJc w:val="right"/>
      <w:pPr>
        <w:ind w:left="2869" w:hanging="180"/>
      </w:pPr>
    </w:lvl>
    <w:lvl w:ilvl="3" w:tplc="FFFFFFFF">
      <w:start w:val="1"/>
      <w:numFmt w:val="decimal"/>
      <w:lvlText w:val="%4."/>
      <w:lvlJc w:val="left"/>
      <w:pPr>
        <w:ind w:left="3589" w:hanging="360"/>
      </w:pPr>
    </w:lvl>
    <w:lvl w:ilvl="4" w:tplc="FFFFFFFF">
      <w:start w:val="1"/>
      <w:numFmt w:val="lowerLetter"/>
      <w:lvlText w:val="%5."/>
      <w:lvlJc w:val="left"/>
      <w:pPr>
        <w:ind w:left="4309" w:hanging="360"/>
      </w:pPr>
    </w:lvl>
    <w:lvl w:ilvl="5" w:tplc="FFFFFFFF">
      <w:start w:val="1"/>
      <w:numFmt w:val="lowerRoman"/>
      <w:lvlText w:val="%6."/>
      <w:lvlJc w:val="right"/>
      <w:pPr>
        <w:ind w:left="5029" w:hanging="180"/>
      </w:pPr>
    </w:lvl>
    <w:lvl w:ilvl="6" w:tplc="FFFFFFFF">
      <w:start w:val="1"/>
      <w:numFmt w:val="decimal"/>
      <w:lvlText w:val="%7."/>
      <w:lvlJc w:val="left"/>
      <w:pPr>
        <w:ind w:left="5749" w:hanging="360"/>
      </w:pPr>
    </w:lvl>
    <w:lvl w:ilvl="7" w:tplc="FFFFFFFF">
      <w:start w:val="1"/>
      <w:numFmt w:val="lowerLetter"/>
      <w:lvlText w:val="%8."/>
      <w:lvlJc w:val="left"/>
      <w:pPr>
        <w:ind w:left="6469" w:hanging="360"/>
      </w:pPr>
    </w:lvl>
    <w:lvl w:ilvl="8" w:tplc="FFFFFFFF">
      <w:start w:val="1"/>
      <w:numFmt w:val="lowerRoman"/>
      <w:lvlText w:val="%9."/>
      <w:lvlJc w:val="right"/>
      <w:pPr>
        <w:ind w:left="7189" w:hanging="180"/>
      </w:pPr>
    </w:lvl>
  </w:abstractNum>
  <w:num w:numId="1" w16cid:durableId="1967194249">
    <w:abstractNumId w:val="1"/>
  </w:num>
  <w:num w:numId="2" w16cid:durableId="1545603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54E"/>
    <w:rsid w:val="000932FA"/>
    <w:rsid w:val="00136C7F"/>
    <w:rsid w:val="00142B4A"/>
    <w:rsid w:val="001469D4"/>
    <w:rsid w:val="001A7535"/>
    <w:rsid w:val="001B19F3"/>
    <w:rsid w:val="001D0C6B"/>
    <w:rsid w:val="00222DAF"/>
    <w:rsid w:val="0025354E"/>
    <w:rsid w:val="00266DB0"/>
    <w:rsid w:val="00273EDA"/>
    <w:rsid w:val="00292974"/>
    <w:rsid w:val="002974E4"/>
    <w:rsid w:val="00453A67"/>
    <w:rsid w:val="00496A86"/>
    <w:rsid w:val="00535F87"/>
    <w:rsid w:val="00546879"/>
    <w:rsid w:val="00566388"/>
    <w:rsid w:val="005911DA"/>
    <w:rsid w:val="006132E9"/>
    <w:rsid w:val="0068275D"/>
    <w:rsid w:val="00701A3E"/>
    <w:rsid w:val="007540C2"/>
    <w:rsid w:val="007F2671"/>
    <w:rsid w:val="00801974"/>
    <w:rsid w:val="0084420D"/>
    <w:rsid w:val="008A1013"/>
    <w:rsid w:val="008C0833"/>
    <w:rsid w:val="0090391B"/>
    <w:rsid w:val="00945E69"/>
    <w:rsid w:val="00971D25"/>
    <w:rsid w:val="00A43DD9"/>
    <w:rsid w:val="00A52426"/>
    <w:rsid w:val="00A8210F"/>
    <w:rsid w:val="00A9175D"/>
    <w:rsid w:val="00AC320B"/>
    <w:rsid w:val="00B37AB8"/>
    <w:rsid w:val="00BB72D1"/>
    <w:rsid w:val="00C52A5B"/>
    <w:rsid w:val="00C63DF1"/>
    <w:rsid w:val="00C93C67"/>
    <w:rsid w:val="00CF5B39"/>
    <w:rsid w:val="00D07762"/>
    <w:rsid w:val="00D62147"/>
    <w:rsid w:val="00D73F8A"/>
    <w:rsid w:val="00D94CF3"/>
    <w:rsid w:val="00E242EA"/>
    <w:rsid w:val="00E67666"/>
    <w:rsid w:val="00E821D9"/>
    <w:rsid w:val="00E9303A"/>
    <w:rsid w:val="00EB2617"/>
    <w:rsid w:val="00ED0BC1"/>
    <w:rsid w:val="00EF7279"/>
    <w:rsid w:val="00F45521"/>
    <w:rsid w:val="00F92D57"/>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C10DB"/>
  <w15:chartTrackingRefBased/>
  <w15:docId w15:val="{D8CE8AB5-77AD-452C-AABA-9960F26E7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7762"/>
    <w:pPr>
      <w:jc w:val="both"/>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D0C6B"/>
    <w:rPr>
      <w:color w:val="0563C1" w:themeColor="hyperlink"/>
      <w:u w:val="single"/>
    </w:rPr>
  </w:style>
  <w:style w:type="character" w:styleId="a4">
    <w:name w:val="Unresolved Mention"/>
    <w:basedOn w:val="a0"/>
    <w:uiPriority w:val="99"/>
    <w:semiHidden/>
    <w:unhideWhenUsed/>
    <w:rsid w:val="001D0C6B"/>
    <w:rPr>
      <w:color w:val="605E5C"/>
      <w:shd w:val="clear" w:color="auto" w:fill="E1DFDD"/>
    </w:rPr>
  </w:style>
  <w:style w:type="paragraph" w:styleId="a5">
    <w:name w:val="Normal (Web)"/>
    <w:basedOn w:val="a"/>
    <w:uiPriority w:val="99"/>
    <w:unhideWhenUsed/>
    <w:rsid w:val="00701A3E"/>
    <w:pPr>
      <w:spacing w:before="100" w:beforeAutospacing="1" w:after="100" w:afterAutospacing="1" w:line="240" w:lineRule="auto"/>
      <w:jc w:val="left"/>
    </w:pPr>
    <w:rPr>
      <w:rFonts w:eastAsia="Times New Roman" w:cs="Times New Roman"/>
      <w:szCs w:val="24"/>
      <w:lang w:eastAsia="ru-RU"/>
    </w:rPr>
  </w:style>
  <w:style w:type="character" w:styleId="a6">
    <w:name w:val="Emphasis"/>
    <w:basedOn w:val="a0"/>
    <w:uiPriority w:val="20"/>
    <w:qFormat/>
    <w:rsid w:val="00273EDA"/>
    <w:rPr>
      <w:i/>
      <w:iCs/>
    </w:rPr>
  </w:style>
  <w:style w:type="paragraph" w:styleId="a7">
    <w:name w:val="List Paragraph"/>
    <w:basedOn w:val="a"/>
    <w:uiPriority w:val="34"/>
    <w:qFormat/>
    <w:rsid w:val="00E242EA"/>
    <w:pPr>
      <w:spacing w:after="200" w:line="276" w:lineRule="auto"/>
      <w:ind w:left="720"/>
      <w:jc w:val="left"/>
    </w:pPr>
    <w:rPr>
      <w:rFonts w:ascii="Calibri" w:eastAsia="Calibri" w:hAnsi="Calibri" w:cs="Calibri"/>
      <w:sz w:val="22"/>
    </w:rPr>
  </w:style>
  <w:style w:type="paragraph" w:styleId="a8">
    <w:name w:val="header"/>
    <w:basedOn w:val="a"/>
    <w:link w:val="a9"/>
    <w:uiPriority w:val="99"/>
    <w:unhideWhenUsed/>
    <w:rsid w:val="00142B4A"/>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142B4A"/>
    <w:rPr>
      <w:rFonts w:ascii="Times New Roman" w:hAnsi="Times New Roman"/>
      <w:sz w:val="24"/>
    </w:rPr>
  </w:style>
  <w:style w:type="paragraph" w:styleId="aa">
    <w:name w:val="footer"/>
    <w:basedOn w:val="a"/>
    <w:link w:val="ab"/>
    <w:uiPriority w:val="99"/>
    <w:unhideWhenUsed/>
    <w:rsid w:val="00142B4A"/>
    <w:pPr>
      <w:tabs>
        <w:tab w:val="center" w:pos="4677"/>
        <w:tab w:val="right" w:pos="9355"/>
      </w:tabs>
      <w:spacing w:after="0" w:line="240" w:lineRule="auto"/>
    </w:pPr>
  </w:style>
  <w:style w:type="character" w:customStyle="1" w:styleId="ab">
    <w:name w:val="Нижний колонтитул Знак"/>
    <w:basedOn w:val="a0"/>
    <w:link w:val="aa"/>
    <w:uiPriority w:val="99"/>
    <w:rsid w:val="00142B4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960869">
      <w:bodyDiv w:val="1"/>
      <w:marLeft w:val="0"/>
      <w:marRight w:val="0"/>
      <w:marTop w:val="0"/>
      <w:marBottom w:val="0"/>
      <w:divBdr>
        <w:top w:val="none" w:sz="0" w:space="0" w:color="auto"/>
        <w:left w:val="none" w:sz="0" w:space="0" w:color="auto"/>
        <w:bottom w:val="none" w:sz="0" w:space="0" w:color="auto"/>
        <w:right w:val="none" w:sz="0" w:space="0" w:color="auto"/>
      </w:divBdr>
    </w:div>
    <w:div w:id="45961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652BB-54C7-4DE7-888D-29D80117F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Pages>
  <Words>1372</Words>
  <Characters>7826</Characters>
  <Application>Microsoft Office Word</Application>
  <DocSecurity>0</DocSecurity>
  <Lines>65</Lines>
  <Paragraphs>1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1</cp:lastModifiedBy>
  <cp:revision>5</cp:revision>
  <dcterms:created xsi:type="dcterms:W3CDTF">2023-02-07T09:18:00Z</dcterms:created>
  <dcterms:modified xsi:type="dcterms:W3CDTF">2023-02-0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1d86e6-bdb8-3170-ba9a-08b229e792d6</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csl.mendeley.com/styles/103062031/gost-r-7-0-5-2008-numeric-2-ru-RU</vt:lpwstr>
  </property>
  <property fmtid="{D5CDD505-2E9C-101B-9397-08002B2CF9AE}" pid="22" name="Mendeley Recent Style Name 8_1">
    <vt:lpwstr>Russian GOST R 7.0.5-2008 (numeric) - Anton Pavlov</vt:lpwstr>
  </property>
  <property fmtid="{D5CDD505-2E9C-101B-9397-08002B2CF9AE}" pid="23" name="Mendeley Recent Style Id 9_1">
    <vt:lpwstr>http://www.zotero.org/styles/taylor-and-francis-acs</vt:lpwstr>
  </property>
  <property fmtid="{D5CDD505-2E9C-101B-9397-08002B2CF9AE}" pid="24" name="Mendeley Recent Style Name 9_1">
    <vt:lpwstr>Taylor &amp; Francis - American Chemical Society</vt:lpwstr>
  </property>
</Properties>
</file>